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F1109B"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03425EBC"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2438F178" w14:textId="65249ACB" w:rsidR="007F66C9" w:rsidRDefault="007F66C9" w:rsidP="00B00903">
      <w:pPr>
        <w:pStyle w:val="ListParagraph"/>
        <w:numPr>
          <w:ilvl w:val="0"/>
          <w:numId w:val="13"/>
        </w:numPr>
        <w:rPr>
          <w:lang w:val="en-US"/>
        </w:rPr>
      </w:pPr>
      <w:r>
        <w:rPr>
          <w:lang w:val="en-US"/>
        </w:rPr>
        <w:t>Smooth the .</w:t>
      </w:r>
      <w:proofErr w:type="spellStart"/>
      <w:r>
        <w:rPr>
          <w:lang w:val="en-US"/>
        </w:rPr>
        <w:t>tsf</w:t>
      </w:r>
      <w:proofErr w:type="spellEnd"/>
      <w:r>
        <w:rPr>
          <w:lang w:val="en-US"/>
        </w:rPr>
        <w:t xml:space="preserve">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sidR="00FA1056">
        <w:rPr>
          <w:lang w:val="en-US"/>
        </w:rPr>
        <w:t xml:space="preserve"> to see the rotation of the </w:t>
      </w:r>
      <w:proofErr w:type="spellStart"/>
      <w:r w:rsidR="00FA1056">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3C7B7B26"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7777777" w:rsidR="00970523" w:rsidRDefault="00970523" w:rsidP="00970523">
      <w:pPr>
        <w:ind w:left="360" w:firstLine="720"/>
        <w:rPr>
          <w:b/>
          <w:bCs/>
          <w:sz w:val="28"/>
          <w:szCs w:val="28"/>
          <w:lang w:val="en-US"/>
        </w:rPr>
      </w:pP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 xml:space="preserve">overlayed on </w:t>
      </w:r>
      <w:proofErr w:type="spellStart"/>
      <w:r w:rsidR="00921ED9">
        <w:rPr>
          <w:lang w:val="en-US"/>
        </w:rPr>
        <w:t>wmfod_template.mif</w:t>
      </w:r>
      <w:proofErr w:type="spellEnd"/>
    </w:p>
    <w:p w14:paraId="4698A312" w14:textId="77777777" w:rsidR="009D5DF2" w:rsidRDefault="009D5DF2" w:rsidP="009D5DF2">
      <w:pPr>
        <w:ind w:left="360" w:firstLine="720"/>
        <w:rPr>
          <w:color w:val="70AD47" w:themeColor="accent6"/>
          <w:lang w:val="en-US"/>
        </w:rPr>
      </w:pPr>
    </w:p>
    <w:p w14:paraId="74BB2CA2" w14:textId="5F452EF7"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mil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 xml:space="preserve">connectivity-based </w:t>
      </w:r>
      <w:proofErr w:type="spellStart"/>
      <w:r w:rsidR="00965870">
        <w:rPr>
          <w:lang w:val="en-US"/>
        </w:rPr>
        <w:t>fixel</w:t>
      </w:r>
      <w:proofErr w:type="spellEnd"/>
      <w:r w:rsidR="00965870">
        <w:rPr>
          <w:lang w:val="en-US"/>
        </w:rPr>
        <w:t xml:space="preserve">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DDAE93F" w14:textId="3C45C6C4" w:rsidR="00282657" w:rsidRDefault="00BC64EA" w:rsidP="00AF340B">
      <w:pPr>
        <w:ind w:left="360" w:firstLine="72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p>
    <w:p w14:paraId="5BE71642" w14:textId="77777777" w:rsidR="00AF340B" w:rsidRPr="00AF340B" w:rsidRDefault="00AF340B" w:rsidP="00AF340B">
      <w:pPr>
        <w:ind w:left="360" w:firstLine="720"/>
        <w:rPr>
          <w:color w:val="FF0000"/>
        </w:rPr>
      </w:pP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77777777" w:rsidR="00AF340B" w:rsidRPr="00AF340B" w:rsidRDefault="00AF340B" w:rsidP="00282657">
      <w:pPr>
        <w:ind w:left="1080"/>
      </w:pP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F1109B" w:rsidP="00BC64EA">
      <w:pPr>
        <w:ind w:left="360" w:firstLine="720"/>
        <w:rPr>
          <w:rStyle w:val="Hyperlink"/>
          <w:sz w:val="18"/>
          <w:szCs w:val="18"/>
        </w:rPr>
      </w:pPr>
      <w:hyperlink r:id="rId33" w:history="1">
        <w:r w:rsidR="00A5493D" w:rsidRPr="00CF2156">
          <w:rPr>
            <w:rStyle w:val="Hyperlink"/>
            <w:sz w:val="18"/>
            <w:szCs w:val="18"/>
          </w:rPr>
          <w:t>https://community.mrtrix.org/t/fba-design-contrast-matrices-for-three-groups/1791</w:t>
        </w:r>
      </w:hyperlink>
    </w:p>
    <w:p w14:paraId="04FCD959" w14:textId="7D53464F" w:rsidR="00CF2156" w:rsidRPr="00CF2156" w:rsidRDefault="00F1109B" w:rsidP="00CF2156">
      <w:pPr>
        <w:ind w:left="360" w:firstLine="720"/>
        <w:rPr>
          <w:sz w:val="18"/>
          <w:szCs w:val="18"/>
        </w:rPr>
      </w:pPr>
      <w:hyperlink r:id="rId34"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46D9390" w14:textId="34F0E134"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35"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0DF4290A" w:rsidR="00EC738A" w:rsidRPr="00B732FB" w:rsidRDefault="00B732FB" w:rsidP="00EC738A">
      <w:pPr>
        <w:pStyle w:val="ListParagraph"/>
        <w:ind w:left="1080"/>
        <w:rPr>
          <w:lang w:val="en-US"/>
        </w:rPr>
      </w:pPr>
      <w:r w:rsidRPr="00B732FB">
        <w:rPr>
          <w:lang w:val="en-US"/>
        </w:rPr>
        <w:lastRenderedPageBreak/>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w:t>
      </w:r>
      <w:r w:rsidR="00C06B79">
        <w:rPr>
          <w:lang w:val="en-US"/>
        </w:rPr>
        <w:t>; i.e. “fwe_1mpvalue”</w:t>
      </w:r>
      <w:r w:rsidRPr="00B732FB">
        <w:rPr>
          <w:lang w:val="en-US"/>
        </w:rPr>
        <w:t xml:space="preserv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24B3B302" w:rsidR="00D96AC0" w:rsidRDefault="009C3D9E" w:rsidP="00D675E4">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xml:space="preserve">, </w:t>
      </w:r>
      <w:proofErr w:type="spellStart"/>
      <w:r w:rsidR="00D64C57">
        <w:rPr>
          <w:lang w:val="en-US"/>
        </w:rPr>
        <w:t>mMCI</w:t>
      </w:r>
      <w:proofErr w:type="spellEnd"/>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39"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w:t>
      </w:r>
      <w:r w:rsidR="003078AE">
        <w:rPr>
          <w:b/>
          <w:bCs/>
          <w:lang w:val="en-US"/>
        </w:rPr>
        <w:t xml:space="preserve"> (.</w:t>
      </w:r>
      <w:proofErr w:type="spellStart"/>
      <w:r w:rsidR="003078AE">
        <w:rPr>
          <w:b/>
          <w:bCs/>
          <w:lang w:val="en-US"/>
        </w:rPr>
        <w:t>tsf</w:t>
      </w:r>
      <w:proofErr w:type="spellEnd"/>
      <w:r w:rsidR="003078AE">
        <w:rPr>
          <w:b/>
          <w:bCs/>
          <w:lang w:val="en-US"/>
        </w:rPr>
        <w:t>)</w:t>
      </w:r>
      <w:r w:rsidRPr="005D7CE9">
        <w:rPr>
          <w:b/>
          <w:bCs/>
          <w:lang w:val="en-US"/>
        </w:rPr>
        <w:t xml:space="preserve">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2"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4"/>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of a track scalar file (.</w:t>
      </w:r>
      <w:proofErr w:type="spellStart"/>
      <w:r w:rsidR="003078AE">
        <w:rPr>
          <w:lang w:val="en-US"/>
        </w:rPr>
        <w:t>tsf</w:t>
      </w:r>
      <w:proofErr w:type="spellEnd"/>
      <w:r w:rsidR="003078AE">
        <w:rPr>
          <w:lang w:val="en-US"/>
        </w:rPr>
        <w:t xml:space="preserve">) </w:t>
      </w:r>
      <w:r>
        <w:rPr>
          <w:lang w:val="en-US"/>
        </w:rPr>
        <w:t xml:space="preserve">showing a significant difference (p &lt; .05) in the </w:t>
      </w:r>
      <w:proofErr w:type="spellStart"/>
      <w:r w:rsidR="003078AE">
        <w:rPr>
          <w:lang w:val="en-US"/>
        </w:rPr>
        <w:t>fibre</w:t>
      </w:r>
      <w:proofErr w:type="spellEnd"/>
      <w:r w:rsidR="003078AE">
        <w:rPr>
          <w:lang w:val="en-US"/>
        </w:rPr>
        <w:t xml:space="preserv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w:t>
      </w:r>
      <w:proofErr w:type="spellStart"/>
      <w:r w:rsidRPr="00223B40">
        <w:rPr>
          <w:b/>
          <w:bCs/>
          <w:lang w:val="en-US"/>
        </w:rPr>
        <w:t>tsf</w:t>
      </w:r>
      <w:proofErr w:type="spellEnd"/>
      <w:r w:rsidRPr="00223B40">
        <w:rPr>
          <w:b/>
          <w:bCs/>
          <w:lang w:val="en-US"/>
        </w:rPr>
        <w:t xml:space="preserve"> file</w:t>
      </w:r>
    </w:p>
    <w:p w14:paraId="1BFB8753" w14:textId="71E037F1" w:rsidR="00223B40" w:rsidRPr="00223B40" w:rsidRDefault="00223B40" w:rsidP="00223B40">
      <w:pPr>
        <w:pStyle w:val="ListParagraph"/>
        <w:ind w:left="1440"/>
        <w:rPr>
          <w:lang w:val="en-US"/>
        </w:rPr>
      </w:pPr>
      <w:r w:rsidRPr="00223B40">
        <w:rPr>
          <w:lang w:val="en-US"/>
        </w:rPr>
        <w:t>You can also apply a Gaussian smoothing filter on the track scalar file (.</w:t>
      </w:r>
      <w:proofErr w:type="spellStart"/>
      <w:r w:rsidRPr="00223B40">
        <w:rPr>
          <w:lang w:val="en-US"/>
        </w:rPr>
        <w:t>tsf</w:t>
      </w:r>
      <w:proofErr w:type="spellEnd"/>
      <w:r w:rsidRPr="00223B40">
        <w:rPr>
          <w:lang w:val="en-US"/>
        </w:rPr>
        <w:t xml:space="preserve">). </w:t>
      </w:r>
    </w:p>
    <w:p w14:paraId="3FC1E3A0" w14:textId="2A7BB600"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sfsmoot</w:t>
      </w:r>
      <w:r w:rsidR="00A22719">
        <w:rPr>
          <w:color w:val="FF66FF"/>
          <w:lang w:val="en-US"/>
        </w:rPr>
        <w:t>h</w:t>
      </w:r>
      <w:proofErr w:type="spellEnd"/>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2A0D2E" w:rsidRDefault="00F1109B" w:rsidP="00F314B8">
      <w:pPr>
        <w:pStyle w:val="ListParagraph"/>
        <w:ind w:left="1080"/>
        <w:rPr>
          <w:b/>
          <w:bCs/>
          <w:lang w:val="en-US"/>
        </w:rPr>
      </w:pPr>
      <w:hyperlink r:id="rId47"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48"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6486F66F" w14:textId="2EB9FACE" w:rsidR="00F314B8" w:rsidRPr="003B6C36" w:rsidRDefault="005D7CE9" w:rsidP="003B6C36">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777777" w:rsidR="00F314B8" w:rsidRDefault="00F314B8" w:rsidP="00F314B8">
      <w:pPr>
        <w:ind w:left="720"/>
        <w:rPr>
          <w:lang w:val="en-US"/>
        </w:rPr>
      </w:pPr>
    </w:p>
    <w:p w14:paraId="2FD3175D" w14:textId="30E1EA26" w:rsidR="00F314B8" w:rsidRDefault="00F314B8" w:rsidP="002A0D2E">
      <w:pPr>
        <w:ind w:left="1080"/>
      </w:pPr>
      <w:r>
        <w:rPr>
          <w:lang w:val="en-US"/>
        </w:rPr>
        <w:t xml:space="preserve">See more on </w:t>
      </w:r>
      <w:proofErr w:type="spellStart"/>
      <w:r>
        <w:rPr>
          <w:lang w:val="en-US"/>
        </w:rPr>
        <w:t>MRtrix</w:t>
      </w:r>
      <w:proofErr w:type="spellEnd"/>
      <w:r>
        <w:rPr>
          <w:lang w:val="en-US"/>
        </w:rPr>
        <w:t xml:space="preserve"> documentation here: </w:t>
      </w:r>
      <w:hyperlink r:id="rId49" w:history="1">
        <w:r w:rsidR="00E01280" w:rsidRPr="000A3CC3">
          <w:rPr>
            <w:rStyle w:val="Hyperlink"/>
            <w:sz w:val="18"/>
            <w:szCs w:val="18"/>
          </w:rPr>
          <w:t>https://mrtrix.readthedocs.io/en/latest/fixel_based_analysis/computing_effect_size_wrt_controls.html</w:t>
        </w:r>
      </w:hyperlink>
    </w:p>
    <w:p w14:paraId="6F086337" w14:textId="77777777" w:rsidR="00F314B8" w:rsidRDefault="00F314B8" w:rsidP="00153FFB">
      <w:pPr>
        <w:rPr>
          <w:lang w:val="en-US"/>
        </w:rPr>
      </w:pPr>
    </w:p>
    <w:p w14:paraId="721FBE4D" w14:textId="46D4743A" w:rsidR="0005406D" w:rsidRDefault="0005406D" w:rsidP="00153FFB">
      <w:pPr>
        <w:rPr>
          <w:lang w:val="en-US"/>
        </w:rPr>
      </w:pPr>
    </w:p>
    <w:p w14:paraId="5F7BB068" w14:textId="272B6FBB" w:rsidR="0005406D" w:rsidRDefault="0005406D" w:rsidP="00153FFB">
      <w:pPr>
        <w:rPr>
          <w:lang w:val="en-US"/>
        </w:rPr>
      </w:pPr>
    </w:p>
    <w:p w14:paraId="486A2CA1" w14:textId="2C3EF235" w:rsidR="0005406D" w:rsidRDefault="0005406D"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3"/>
  </w:num>
  <w:num w:numId="6">
    <w:abstractNumId w:val="3"/>
  </w:num>
  <w:num w:numId="7">
    <w:abstractNumId w:val="8"/>
  </w:num>
  <w:num w:numId="8">
    <w:abstractNumId w:val="14"/>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E1A6C"/>
    <w:rsid w:val="000F3672"/>
    <w:rsid w:val="001111F9"/>
    <w:rsid w:val="0013393B"/>
    <w:rsid w:val="00136C37"/>
    <w:rsid w:val="001412AA"/>
    <w:rsid w:val="00153FFB"/>
    <w:rsid w:val="00157F25"/>
    <w:rsid w:val="001755D4"/>
    <w:rsid w:val="001805E8"/>
    <w:rsid w:val="001B67AB"/>
    <w:rsid w:val="001F637E"/>
    <w:rsid w:val="00221460"/>
    <w:rsid w:val="00223B40"/>
    <w:rsid w:val="00282657"/>
    <w:rsid w:val="002A0D2E"/>
    <w:rsid w:val="002E735E"/>
    <w:rsid w:val="00300B3E"/>
    <w:rsid w:val="00304980"/>
    <w:rsid w:val="003078AE"/>
    <w:rsid w:val="003166AC"/>
    <w:rsid w:val="00317593"/>
    <w:rsid w:val="003331CB"/>
    <w:rsid w:val="003622F1"/>
    <w:rsid w:val="0036583C"/>
    <w:rsid w:val="0037318F"/>
    <w:rsid w:val="0038353E"/>
    <w:rsid w:val="003B523A"/>
    <w:rsid w:val="003B53BB"/>
    <w:rsid w:val="003B6C36"/>
    <w:rsid w:val="003B7FDC"/>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43755"/>
    <w:rsid w:val="006463B3"/>
    <w:rsid w:val="006730DB"/>
    <w:rsid w:val="00691828"/>
    <w:rsid w:val="006954BF"/>
    <w:rsid w:val="00696C80"/>
    <w:rsid w:val="00697F67"/>
    <w:rsid w:val="006D0BC3"/>
    <w:rsid w:val="006D47AC"/>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F3C17"/>
    <w:rsid w:val="007F66C9"/>
    <w:rsid w:val="007F757B"/>
    <w:rsid w:val="00807A74"/>
    <w:rsid w:val="00825D22"/>
    <w:rsid w:val="008302F7"/>
    <w:rsid w:val="00885116"/>
    <w:rsid w:val="008A4ECA"/>
    <w:rsid w:val="008A68FA"/>
    <w:rsid w:val="008F7DAC"/>
    <w:rsid w:val="008F7DBD"/>
    <w:rsid w:val="009165C2"/>
    <w:rsid w:val="00921ECA"/>
    <w:rsid w:val="00921ED9"/>
    <w:rsid w:val="009363EB"/>
    <w:rsid w:val="009523F2"/>
    <w:rsid w:val="00964D5E"/>
    <w:rsid w:val="009652B1"/>
    <w:rsid w:val="00965870"/>
    <w:rsid w:val="00970523"/>
    <w:rsid w:val="00987844"/>
    <w:rsid w:val="009918CA"/>
    <w:rsid w:val="00997E9C"/>
    <w:rsid w:val="009A4AF1"/>
    <w:rsid w:val="009B0136"/>
    <w:rsid w:val="009B16AA"/>
    <w:rsid w:val="009B1FF1"/>
    <w:rsid w:val="009C3D9E"/>
    <w:rsid w:val="009D1917"/>
    <w:rsid w:val="009D5DF2"/>
    <w:rsid w:val="009E30D9"/>
    <w:rsid w:val="00A225B3"/>
    <w:rsid w:val="00A22719"/>
    <w:rsid w:val="00A452CA"/>
    <w:rsid w:val="00A5493D"/>
    <w:rsid w:val="00A643BA"/>
    <w:rsid w:val="00A71058"/>
    <w:rsid w:val="00A72ABF"/>
    <w:rsid w:val="00AD412A"/>
    <w:rsid w:val="00AE147B"/>
    <w:rsid w:val="00AF340B"/>
    <w:rsid w:val="00B00903"/>
    <w:rsid w:val="00B20091"/>
    <w:rsid w:val="00B20F65"/>
    <w:rsid w:val="00B32554"/>
    <w:rsid w:val="00B607FF"/>
    <w:rsid w:val="00B62BDA"/>
    <w:rsid w:val="00B732FB"/>
    <w:rsid w:val="00B87149"/>
    <w:rsid w:val="00B97F71"/>
    <w:rsid w:val="00BC64EA"/>
    <w:rsid w:val="00BF3B52"/>
    <w:rsid w:val="00C0006D"/>
    <w:rsid w:val="00C06B79"/>
    <w:rsid w:val="00C36318"/>
    <w:rsid w:val="00C36F0D"/>
    <w:rsid w:val="00C37985"/>
    <w:rsid w:val="00CC20CF"/>
    <w:rsid w:val="00CC40CA"/>
    <w:rsid w:val="00CE2696"/>
    <w:rsid w:val="00CF2156"/>
    <w:rsid w:val="00D43ECB"/>
    <w:rsid w:val="00D56935"/>
    <w:rsid w:val="00D64C57"/>
    <w:rsid w:val="00D675E4"/>
    <w:rsid w:val="00D94368"/>
    <w:rsid w:val="00D96AC0"/>
    <w:rsid w:val="00DC06C1"/>
    <w:rsid w:val="00DC09A7"/>
    <w:rsid w:val="00DD439A"/>
    <w:rsid w:val="00E01280"/>
    <w:rsid w:val="00E563F0"/>
    <w:rsid w:val="00E77F76"/>
    <w:rsid w:val="00EC738A"/>
    <w:rsid w:val="00ED5CE4"/>
    <w:rsid w:val="00EF5B85"/>
    <w:rsid w:val="00F04ADF"/>
    <w:rsid w:val="00F05CDB"/>
    <w:rsid w:val="00F1109B"/>
    <w:rsid w:val="00F218B7"/>
    <w:rsid w:val="00F26F4E"/>
    <w:rsid w:val="00F314B8"/>
    <w:rsid w:val="00F65DB0"/>
    <w:rsid w:val="00F74AB5"/>
    <w:rsid w:val="00F92E7B"/>
    <w:rsid w:val="00FA1056"/>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fba-displaying-significant-results/993" TargetMode="External"/><Relationship Id="rId3" Type="http://schemas.openxmlformats.org/officeDocument/2006/relationships/styles" Target="styles.xml"/><Relationship Id="rId21" Type="http://schemas.openxmlformats.org/officeDocument/2006/relationships/hyperlink" Target="https://www.youtube.com/watch?v=adACBScwBJ4" TargetMode="External"/><Relationship Id="rId34" Type="http://schemas.openxmlformats.org/officeDocument/2006/relationships/hyperlink" Target="https://community.mrtrix.org/t/statistical-analysis-of-fd-fc-and-fdc/840/15" TargetMode="External"/><Relationship Id="rId42" Type="http://schemas.openxmlformats.org/officeDocument/2006/relationships/hyperlink" Target="https://mrtrix.readthedocs.io/en/3.0_rc3/fixel_based_analysis/displaying_results_with_streamlines.html" TargetMode="External"/><Relationship Id="rId47" Type="http://schemas.openxmlformats.org/officeDocument/2006/relationships/hyperlink" Target="https://community.mrtrix.org/t/calculating-average-fba-metrics-of-specific-tracts/1805" TargetMode="External"/><Relationship Id="rId50"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s://community.mrtrix.org/t/fba-design-contrast-matrices-for-three-groups/1791" TargetMode="External"/><Relationship Id="rId38" Type="http://schemas.openxmlformats.org/officeDocument/2006/relationships/image" Target="media/image23.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image" Target="media/image21.png"/><Relationship Id="rId49" Type="http://schemas.openxmlformats.org/officeDocument/2006/relationships/hyperlink" Target="https://mrtrix.readthedocs.io/en/latest/fixel_based_analysis/computing_effect_size_wrt_controls.html"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youtube.com/channel/UCZ7gF0zm35FwrFpDND6DWeA" TargetMode="External"/><Relationship Id="rId43" Type="http://schemas.openxmlformats.org/officeDocument/2006/relationships/image" Target="media/image26.png"/><Relationship Id="rId48" Type="http://schemas.openxmlformats.org/officeDocument/2006/relationships/hyperlink" Target="https://community.mrtrix.org/t/fba-post-statistical-inference-tricks/2255" TargetMode="Externa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4</TotalTime>
  <Pages>21</Pages>
  <Words>3338</Words>
  <Characters>1903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33</cp:revision>
  <dcterms:created xsi:type="dcterms:W3CDTF">2020-06-22T00:34:00Z</dcterms:created>
  <dcterms:modified xsi:type="dcterms:W3CDTF">2021-03-31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